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91BB7C" w14:textId="123F5E39" w:rsidR="005741BB" w:rsidRPr="00087A61" w:rsidRDefault="00087A61" w:rsidP="00087A61">
      <w:pPr>
        <w:spacing w:after="0" w:line="240" w:lineRule="auto"/>
        <w:jc w:val="center"/>
        <w:rPr>
          <w:rFonts w:ascii="Times New Roman" w:hAnsi="Times New Roman" w:cs="Times New Roman"/>
          <w:b/>
          <w:u w:val="single"/>
        </w:rPr>
      </w:pPr>
      <w:r w:rsidRPr="00087A61">
        <w:rPr>
          <w:rFonts w:ascii="Times New Roman" w:hAnsi="Times New Roman" w:cs="Times New Roman"/>
          <w:b/>
          <w:sz w:val="24"/>
          <w:szCs w:val="24"/>
          <w:u w:val="single"/>
        </w:rPr>
        <w:t>Adherence to a DASH-type diet over the life course and vascular function in the MRC 1946 British birth cohort</w:t>
      </w:r>
      <w:r w:rsidRPr="00087A61">
        <w:rPr>
          <w:rFonts w:ascii="Times New Roman" w:hAnsi="Times New Roman" w:cs="Times New Roman"/>
          <w:b/>
          <w:u w:val="single"/>
        </w:rPr>
        <w:t>: Supplementary Material</w:t>
      </w:r>
    </w:p>
    <w:p w14:paraId="05E3D76B" w14:textId="77777777" w:rsidR="00087A61" w:rsidRPr="005741BB" w:rsidRDefault="00087A61" w:rsidP="005741BB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6BC77ADE" w14:textId="77777777" w:rsidR="005741BB" w:rsidRPr="005741BB" w:rsidRDefault="004A1C12" w:rsidP="005741BB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370171AD" wp14:editId="419A3C6C">
            <wp:extent cx="7961206" cy="4477965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ASH_Flowchart_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67295" cy="4481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C1817F" w14:textId="77777777" w:rsidR="005741BB" w:rsidRPr="005741BB" w:rsidRDefault="005741BB" w:rsidP="005741BB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4091BFE0" w14:textId="3EE3BB2C" w:rsidR="005741BB" w:rsidRPr="005741BB" w:rsidRDefault="005741BB" w:rsidP="005741BB">
      <w:pPr>
        <w:spacing w:after="0" w:line="240" w:lineRule="auto"/>
        <w:jc w:val="center"/>
        <w:rPr>
          <w:rFonts w:ascii="Arial" w:hAnsi="Arial" w:cs="Arial"/>
          <w:b/>
        </w:rPr>
        <w:sectPr w:rsidR="005741BB" w:rsidRPr="005741BB" w:rsidSect="004F212F">
          <w:footerReference w:type="default" r:id="rId10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5741BB">
        <w:rPr>
          <w:rFonts w:ascii="Times New Roman" w:hAnsi="Times New Roman" w:cs="Times New Roman"/>
          <w:b/>
        </w:rPr>
        <w:t>Supplementary figure 1.</w:t>
      </w:r>
      <w:r w:rsidRPr="005741BB">
        <w:rPr>
          <w:rFonts w:ascii="Times New Roman" w:hAnsi="Times New Roman" w:cs="Times New Roman"/>
        </w:rPr>
        <w:t xml:space="preserve"> </w:t>
      </w:r>
      <w:r w:rsidRPr="005741BB">
        <w:rPr>
          <w:rFonts w:ascii="Times New Roman" w:hAnsi="Times New Roman" w:cs="Times New Roman"/>
          <w:noProof/>
          <w:lang w:eastAsia="en-GB"/>
        </w:rPr>
        <w:t>Number of participants in the National Survey of Health and Development and selection for the present study. CRF: clinical</w:t>
      </w:r>
      <w:r w:rsidR="00EB3926">
        <w:rPr>
          <w:rFonts w:ascii="Times New Roman" w:hAnsi="Times New Roman" w:cs="Times New Roman"/>
          <w:noProof/>
          <w:lang w:eastAsia="en-GB"/>
        </w:rPr>
        <w:t xml:space="preserve"> </w:t>
      </w:r>
      <w:r w:rsidR="00EB3926" w:rsidRPr="00EB3926">
        <w:rPr>
          <w:rFonts w:ascii="Times New Roman" w:hAnsi="Times New Roman" w:cs="Times New Roman"/>
          <w:noProof/>
          <w:color w:val="FF0000"/>
          <w:lang w:eastAsia="en-GB"/>
        </w:rPr>
        <w:t>research</w:t>
      </w:r>
      <w:r w:rsidRPr="005741BB">
        <w:rPr>
          <w:rFonts w:ascii="Times New Roman" w:hAnsi="Times New Roman" w:cs="Times New Roman"/>
          <w:noProof/>
          <w:lang w:eastAsia="en-GB"/>
        </w:rPr>
        <w:t xml:space="preserve"> </w:t>
      </w:r>
      <w:r w:rsidRPr="00EB3926">
        <w:rPr>
          <w:rFonts w:ascii="Times New Roman" w:hAnsi="Times New Roman" w:cs="Times New Roman"/>
          <w:strike/>
          <w:noProof/>
          <w:color w:val="FF0000"/>
          <w:lang w:eastAsia="en-GB"/>
        </w:rPr>
        <w:t>resrach</w:t>
      </w:r>
      <w:r w:rsidRPr="00EB3926">
        <w:rPr>
          <w:rFonts w:ascii="Times New Roman" w:hAnsi="Times New Roman" w:cs="Times New Roman"/>
          <w:noProof/>
          <w:color w:val="FF0000"/>
          <w:lang w:eastAsia="en-GB"/>
        </w:rPr>
        <w:t xml:space="preserve"> </w:t>
      </w:r>
      <w:r w:rsidRPr="005741BB">
        <w:rPr>
          <w:rFonts w:ascii="Times New Roman" w:hAnsi="Times New Roman" w:cs="Times New Roman"/>
          <w:noProof/>
          <w:lang w:eastAsia="en-GB"/>
        </w:rPr>
        <w:t>facility; cIMT: carotid intima-media thickness; PWV: pulse wave velocity</w:t>
      </w:r>
    </w:p>
    <w:tbl>
      <w:tblPr>
        <w:tblStyle w:val="TableGrid"/>
        <w:tblW w:w="473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8"/>
        <w:gridCol w:w="10916"/>
      </w:tblGrid>
      <w:tr w:rsidR="001D7340" w14:paraId="210E6195" w14:textId="77777777" w:rsidTr="001D7340">
        <w:tc>
          <w:tcPr>
            <w:tcW w:w="500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B2E0F51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Supplementary table 1</w:t>
            </w:r>
            <w:r>
              <w:rPr>
                <w:rFonts w:ascii="Times New Roman" w:hAnsi="Times New Roman" w:cs="Times New Roman"/>
              </w:rPr>
              <w:t xml:space="preserve">: Components of each DASH food group based on Fung et al.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dW5nPC9BdXRob3I+PFllYXI+MjAwODwvWWVhcj48UmVj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GdW5nPC9BdXRob3I+PFllYXI+MjAwODwvWWVhcj48UmVj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1D7340" w14:paraId="74C9252F" w14:textId="77777777" w:rsidTr="006874B6">
        <w:tc>
          <w:tcPr>
            <w:tcW w:w="9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FC24BB9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ASH food group</w:t>
            </w:r>
          </w:p>
        </w:tc>
        <w:tc>
          <w:tcPr>
            <w:tcW w:w="40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DFD3B2" w14:textId="77777777" w:rsidR="001D7340" w:rsidRDefault="001D7340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Food group component (grams)</w:t>
            </w:r>
          </w:p>
        </w:tc>
      </w:tr>
      <w:tr w:rsidR="001D7340" w14:paraId="06A91F06" w14:textId="77777777" w:rsidTr="006874B6">
        <w:tc>
          <w:tcPr>
            <w:tcW w:w="937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A46DE3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uit</w:t>
            </w:r>
          </w:p>
        </w:tc>
        <w:tc>
          <w:tcPr>
            <w:tcW w:w="4063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10A63F3" w14:textId="62E9DC40" w:rsidR="001D7340" w:rsidRDefault="001D7340" w:rsidP="005D798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uit* (including fresh, canned and cooked) + dried fruit* + pure fruit juices</w:t>
            </w:r>
            <w:r w:rsidR="005D798F"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1D7340" w14:paraId="7C54934B" w14:textId="77777777" w:rsidTr="006874B6">
        <w:tc>
          <w:tcPr>
            <w:tcW w:w="937" w:type="pct"/>
            <w:hideMark/>
          </w:tcPr>
          <w:p w14:paraId="2117D012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egetables</w:t>
            </w:r>
          </w:p>
        </w:tc>
        <w:tc>
          <w:tcPr>
            <w:tcW w:w="4063" w:type="pct"/>
            <w:hideMark/>
          </w:tcPr>
          <w:p w14:paraId="29960BEF" w14:textId="5FEC27BB" w:rsidR="001D7340" w:rsidRDefault="001D7340" w:rsidP="005D798F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matoes + tomato puree + brassica</w:t>
            </w:r>
            <w:r w:rsidR="00EE72C8">
              <w:rPr>
                <w:rFonts w:ascii="Times New Roman" w:hAnsi="Times New Roman" w:cs="Times New Roman"/>
              </w:rPr>
              <w:t>cea</w:t>
            </w:r>
            <w:r>
              <w:rPr>
                <w:rFonts w:ascii="Times New Roman" w:hAnsi="Times New Roman" w:cs="Times New Roman"/>
              </w:rPr>
              <w:t>e + yellow, red or green vegetables + other vegetables</w:t>
            </w:r>
            <w:r w:rsidR="005D798F"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 w:rsidR="005D798F">
              <w:rPr>
                <w:rFonts w:ascii="Times New Roman" w:hAnsi="Times New Roman" w:cs="Times New Roman"/>
                <w:vertAlign w:val="superscript"/>
              </w:rPr>
              <w:t xml:space="preserve"> </w:t>
            </w:r>
          </w:p>
        </w:tc>
      </w:tr>
      <w:tr w:rsidR="001D7340" w14:paraId="1F054755" w14:textId="77777777" w:rsidTr="006874B6">
        <w:tc>
          <w:tcPr>
            <w:tcW w:w="937" w:type="pct"/>
            <w:hideMark/>
          </w:tcPr>
          <w:p w14:paraId="53A3A708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ts and legumes</w:t>
            </w:r>
          </w:p>
        </w:tc>
        <w:tc>
          <w:tcPr>
            <w:tcW w:w="4063" w:type="pct"/>
            <w:hideMark/>
          </w:tcPr>
          <w:p w14:paraId="484BCD06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ans +  nuts</w:t>
            </w:r>
          </w:p>
        </w:tc>
      </w:tr>
      <w:tr w:rsidR="001D7340" w14:paraId="1AA98E56" w14:textId="77777777" w:rsidTr="006874B6">
        <w:tc>
          <w:tcPr>
            <w:tcW w:w="937" w:type="pct"/>
            <w:hideMark/>
          </w:tcPr>
          <w:p w14:paraId="288E4DCA" w14:textId="43456ACF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w-fat dairy</w:t>
            </w:r>
            <w:r w:rsidR="005D798F"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4063" w:type="pct"/>
            <w:hideMark/>
          </w:tcPr>
          <w:p w14:paraId="36E2176D" w14:textId="2562E9D4" w:rsidR="001D7340" w:rsidRDefault="001D7340" w:rsidP="00EE72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duced or low fat yoghurts and drinking yoghurts + low fat, skimmed, semi-skimmed milk </w:t>
            </w:r>
          </w:p>
        </w:tc>
      </w:tr>
      <w:tr w:rsidR="001D7340" w14:paraId="5574BA68" w14:textId="77777777" w:rsidTr="006874B6">
        <w:tc>
          <w:tcPr>
            <w:tcW w:w="937" w:type="pct"/>
            <w:hideMark/>
          </w:tcPr>
          <w:p w14:paraId="75C635A2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ole grains</w:t>
            </w:r>
          </w:p>
        </w:tc>
        <w:tc>
          <w:tcPr>
            <w:tcW w:w="4063" w:type="pct"/>
            <w:hideMark/>
          </w:tcPr>
          <w:p w14:paraId="50047120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olegrain includes foods in unprocessed state that still has the endosperm, bran and germ</w:t>
            </w:r>
          </w:p>
        </w:tc>
      </w:tr>
      <w:tr w:rsidR="001D7340" w14:paraId="4963EFD6" w14:textId="77777777" w:rsidTr="006874B6">
        <w:tc>
          <w:tcPr>
            <w:tcW w:w="937" w:type="pct"/>
            <w:hideMark/>
          </w:tcPr>
          <w:p w14:paraId="7A200331" w14:textId="0A978D03" w:rsidR="001D7340" w:rsidRDefault="001D7340" w:rsidP="005D798F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d and processed meat</w:t>
            </w:r>
            <w:r w:rsidR="006874B6">
              <w:rPr>
                <w:rFonts w:ascii="Helvetica" w:hAnsi="Helvetica" w:cs="Helvetica"/>
                <w:color w:val="595959"/>
                <w:shd w:val="clear" w:color="auto" w:fill="FFFFFF"/>
              </w:rPr>
              <w:t xml:space="preserve"> </w:t>
            </w:r>
            <w:r w:rsidR="005D798F"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|</w:t>
            </w:r>
          </w:p>
        </w:tc>
        <w:tc>
          <w:tcPr>
            <w:tcW w:w="4063" w:type="pct"/>
            <w:hideMark/>
          </w:tcPr>
          <w:p w14:paraId="368FE57E" w14:textId="07BD7754" w:rsidR="001D7340" w:rsidRDefault="001D7340" w:rsidP="005D798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eef + lamb + pork + </w:t>
            </w:r>
            <w:r w:rsidR="005D798F">
              <w:rPr>
                <w:rFonts w:ascii="Times New Roman" w:hAnsi="Times New Roman" w:cs="Times New Roman"/>
              </w:rPr>
              <w:t xml:space="preserve">processed red meat </w:t>
            </w:r>
            <w:r>
              <w:rPr>
                <w:rFonts w:ascii="Times New Roman" w:hAnsi="Times New Roman" w:cs="Times New Roman"/>
              </w:rPr>
              <w:t xml:space="preserve"> + all other red meat + burgers + sausages + processed poultry</w:t>
            </w:r>
          </w:p>
        </w:tc>
      </w:tr>
      <w:tr w:rsidR="001D7340" w14:paraId="18B2B0E4" w14:textId="77777777" w:rsidTr="006874B6">
        <w:tc>
          <w:tcPr>
            <w:tcW w:w="937" w:type="pct"/>
            <w:hideMark/>
          </w:tcPr>
          <w:p w14:paraId="19F4AF26" w14:textId="3B523ADA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weetened beverages</w:t>
            </w:r>
          </w:p>
        </w:tc>
        <w:tc>
          <w:tcPr>
            <w:tcW w:w="4063" w:type="pct"/>
          </w:tcPr>
          <w:p w14:paraId="7E017356" w14:textId="19FE0DBA" w:rsidR="001D7340" w:rsidRDefault="006874B6" w:rsidP="006874B6">
            <w:pPr>
              <w:rPr>
                <w:rFonts w:ascii="Times New Roman" w:hAnsi="Times New Roman" w:cs="Times New Roman"/>
              </w:rPr>
            </w:pPr>
            <w:r w:rsidRPr="006874B6">
              <w:rPr>
                <w:rFonts w:ascii="Times New Roman" w:hAnsi="Times New Roman" w:cs="Times New Roman"/>
              </w:rPr>
              <w:t>Carbonated soft drinks + sugar sweetened fruit drinks + squash/concentrated fruit drink</w:t>
            </w:r>
          </w:p>
        </w:tc>
      </w:tr>
      <w:tr w:rsidR="001D7340" w14:paraId="44B2FB28" w14:textId="77777777" w:rsidTr="006874B6">
        <w:tc>
          <w:tcPr>
            <w:tcW w:w="937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38DE0B" w14:textId="77777777" w:rsidR="001D7340" w:rsidRDefault="001D7340">
            <w:pPr>
              <w:spacing w:after="160"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dium</w:t>
            </w:r>
          </w:p>
        </w:tc>
        <w:tc>
          <w:tcPr>
            <w:tcW w:w="4063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2AAFCDA" w14:textId="54A5DBC5" w:rsidR="001D7340" w:rsidRDefault="001D7340" w:rsidP="005D798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dium naturally occurring in foods and added to ready meals and purchased products. Salt added at the table or during cooking is also included if</w:t>
            </w:r>
            <w:r w:rsidR="005D798F">
              <w:rPr>
                <w:rFonts w:ascii="Times New Roman" w:hAnsi="Times New Roman" w:cs="Times New Roman"/>
              </w:rPr>
              <w:t xml:space="preserve"> quantified by the participant e.g. </w:t>
            </w:r>
            <w:r>
              <w:rPr>
                <w:rFonts w:ascii="Times New Roman" w:hAnsi="Times New Roman" w:cs="Times New Roman"/>
              </w:rPr>
              <w:t>one teaspoon salt in a recipe and had one-fourth of the recipe but not if stated as salt to taste in the recipe.</w:t>
            </w:r>
          </w:p>
        </w:tc>
      </w:tr>
      <w:tr w:rsidR="006874B6" w14:paraId="5EA9050F" w14:textId="77777777" w:rsidTr="006874B6">
        <w:tc>
          <w:tcPr>
            <w:tcW w:w="5000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79CCFAC8" w14:textId="11177B4A" w:rsidR="006874B6" w:rsidRDefault="006874B6">
            <w:pPr>
              <w:spacing w:line="25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* Includes disaggregated fruit components of desserts, pastries etc.</w:t>
            </w:r>
          </w:p>
          <w:p w14:paraId="06212454" w14:textId="703E58AE" w:rsidR="005D798F" w:rsidRDefault="005D798F">
            <w:pPr>
              <w:spacing w:line="256" w:lineRule="auto"/>
              <w:rPr>
                <w:rFonts w:ascii="Times New Roman" w:hAnsi="Times New Roman" w:cs="Times New Roman"/>
              </w:rPr>
            </w:pPr>
            <w:r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</w:rPr>
              <w:t xml:space="preserve"> excluding sugar sweetened fruit drinks,  e.g.</w:t>
            </w:r>
            <w:r w:rsidR="00170A98">
              <w:rPr>
                <w:rFonts w:ascii="Times New Roman" w:hAnsi="Times New Roman" w:cs="Times New Roman"/>
              </w:rPr>
              <w:t xml:space="preserve"> </w:t>
            </w:r>
            <w:r w:rsidR="001C2C39">
              <w:rPr>
                <w:rFonts w:ascii="Times New Roman" w:hAnsi="Times New Roman" w:cs="Times New Roman"/>
                <w:color w:val="FF0000"/>
              </w:rPr>
              <w:t>sugar sweetened</w:t>
            </w:r>
            <w:bookmarkStart w:id="0" w:name="_GoBack"/>
            <w:bookmarkEnd w:id="0"/>
            <w:r w:rsidR="00170A98" w:rsidRPr="00170A98">
              <w:rPr>
                <w:rFonts w:ascii="Times New Roman" w:hAnsi="Times New Roman" w:cs="Times New Roman"/>
                <w:color w:val="FF0000"/>
              </w:rPr>
              <w:t xml:space="preserve"> cordial</w:t>
            </w:r>
            <w:r w:rsidRPr="00170A98">
              <w:rPr>
                <w:rFonts w:ascii="Times New Roman" w:hAnsi="Times New Roman" w:cs="Times New Roman"/>
                <w:color w:val="FF0000"/>
              </w:rPr>
              <w:t xml:space="preserve"> </w:t>
            </w:r>
            <w:r w:rsidRPr="00170A98">
              <w:rPr>
                <w:rFonts w:ascii="Times New Roman" w:hAnsi="Times New Roman" w:cs="Times New Roman"/>
                <w:strike/>
                <w:color w:val="FF0000"/>
              </w:rPr>
              <w:t>squash</w:t>
            </w:r>
            <w:r>
              <w:rPr>
                <w:rFonts w:ascii="Times New Roman" w:hAnsi="Times New Roman" w:cs="Times New Roman"/>
              </w:rPr>
              <w:t>/concentrated fruit drink</w:t>
            </w:r>
          </w:p>
          <w:p w14:paraId="2DD5F406" w14:textId="6D33B322" w:rsidR="005D798F" w:rsidRPr="005D798F" w:rsidRDefault="005D798F">
            <w:pPr>
              <w:spacing w:line="256" w:lineRule="auto"/>
              <w:rPr>
                <w:rFonts w:ascii="Times New Roman" w:hAnsi="Times New Roman" w:cs="Times New Roman"/>
              </w:rPr>
            </w:pPr>
            <w:r w:rsidRPr="005D798F">
              <w:rPr>
                <w:rFonts w:ascii="Times New Roman" w:hAnsi="Times New Roman" w:cs="Times New Roman"/>
                <w:shd w:val="clear" w:color="auto" w:fill="FFFFFF"/>
                <w:vertAlign w:val="superscript"/>
              </w:rPr>
              <w:t xml:space="preserve">‡ </w:t>
            </w:r>
            <w:r w:rsidRPr="005D798F">
              <w:rPr>
                <w:rFonts w:ascii="Times New Roman" w:hAnsi="Times New Roman" w:cs="Times New Roman"/>
                <w:shd w:val="clear" w:color="auto" w:fill="FFFFFF"/>
              </w:rPr>
              <w:t>excluding potatoes</w:t>
            </w:r>
          </w:p>
          <w:p w14:paraId="3AE9E083" w14:textId="792B8BAD" w:rsidR="006874B6" w:rsidRDefault="005D798F" w:rsidP="006874B6">
            <w:pPr>
              <w:rPr>
                <w:rFonts w:ascii="Helvetica" w:hAnsi="Helvetica" w:cs="Helvetica"/>
                <w:shd w:val="clear" w:color="auto" w:fill="FFFFFF"/>
                <w:vertAlign w:val="superscript"/>
              </w:rPr>
            </w:pPr>
            <w:r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>Excludes</w:t>
            </w:r>
            <w:r w:rsidR="006874B6">
              <w:rPr>
                <w:rFonts w:ascii="Times New Roman" w:hAnsi="Times New Roman" w:cs="Times New Roman"/>
              </w:rPr>
              <w:t xml:space="preserve"> reduced fat ice cream and dairy desserts</w:t>
            </w:r>
            <w:r w:rsidR="006874B6" w:rsidRPr="006874B6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</w:p>
          <w:p w14:paraId="431DFAD8" w14:textId="79ECFC0A" w:rsidR="006874B6" w:rsidRPr="006874B6" w:rsidRDefault="005D798F" w:rsidP="005D798F">
            <w:pPr>
              <w:rPr>
                <w:rFonts w:ascii="Times New Roman" w:hAnsi="Times New Roman" w:cs="Times New Roman"/>
                <w:vertAlign w:val="superscript"/>
              </w:rPr>
            </w:pPr>
            <w:r w:rsidRPr="005D798F">
              <w:rPr>
                <w:rFonts w:ascii="Helvetica" w:hAnsi="Helvetica" w:cs="Helvetica"/>
                <w:shd w:val="clear" w:color="auto" w:fill="FFFFFF"/>
                <w:vertAlign w:val="superscript"/>
              </w:rPr>
              <w:t>|</w:t>
            </w:r>
            <w:r w:rsidR="006874B6" w:rsidRPr="005D798F">
              <w:rPr>
                <w:rFonts w:ascii="Times New Roman" w:hAnsi="Times New Roman" w:cs="Times New Roman"/>
              </w:rPr>
              <w:t xml:space="preserve"> </w:t>
            </w:r>
            <w:r w:rsidR="006874B6">
              <w:rPr>
                <w:rFonts w:ascii="Times New Roman" w:hAnsi="Times New Roman" w:cs="Times New Roman"/>
              </w:rPr>
              <w:t xml:space="preserve">Includes disaggregated red and </w:t>
            </w:r>
            <w:r>
              <w:rPr>
                <w:rFonts w:ascii="Times New Roman" w:hAnsi="Times New Roman" w:cs="Times New Roman"/>
              </w:rPr>
              <w:t>processed</w:t>
            </w:r>
            <w:r w:rsidR="006874B6">
              <w:rPr>
                <w:rFonts w:ascii="Times New Roman" w:hAnsi="Times New Roman" w:cs="Times New Roman"/>
              </w:rPr>
              <w:t xml:space="preserve"> meat components of composite dishes</w:t>
            </w:r>
            <w:r>
              <w:rPr>
                <w:rFonts w:ascii="Times New Roman" w:hAnsi="Times New Roman" w:cs="Times New Roman"/>
              </w:rPr>
              <w:t>. Processed red meat included bacon and ham</w:t>
            </w:r>
          </w:p>
          <w:p w14:paraId="0D8266A8" w14:textId="47BDC59D" w:rsidR="006874B6" w:rsidRDefault="006874B6">
            <w:pPr>
              <w:rPr>
                <w:rFonts w:ascii="Times New Roman" w:hAnsi="Times New Roman" w:cs="Times New Roman"/>
              </w:rPr>
            </w:pPr>
          </w:p>
        </w:tc>
      </w:tr>
    </w:tbl>
    <w:p w14:paraId="5A362940" w14:textId="77777777" w:rsidR="005741BB" w:rsidRPr="005741BB" w:rsidRDefault="005741BB" w:rsidP="005741BB">
      <w:pPr>
        <w:spacing w:after="0" w:line="240" w:lineRule="auto"/>
        <w:rPr>
          <w:rFonts w:ascii="Times New Roman" w:hAnsi="Times New Roman" w:cs="Times New Roman"/>
        </w:rPr>
        <w:sectPr w:rsidR="005741BB" w:rsidRPr="005741BB" w:rsidSect="004F212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AD96AC4" w14:textId="77777777" w:rsidR="005741BB" w:rsidRPr="005741BB" w:rsidRDefault="005741BB" w:rsidP="005741BB">
      <w:pPr>
        <w:spacing w:after="0" w:line="240" w:lineRule="auto"/>
        <w:rPr>
          <w:rFonts w:ascii="Times New Roman" w:hAnsi="Times New Roman" w:cs="Times New Roman"/>
        </w:rPr>
      </w:pPr>
    </w:p>
    <w:p w14:paraId="3056F567" w14:textId="77777777" w:rsidR="005741BB" w:rsidRPr="005741BB" w:rsidRDefault="005741BB" w:rsidP="005741BB">
      <w:pPr>
        <w:spacing w:after="0" w:line="240" w:lineRule="auto"/>
        <w:rPr>
          <w:rFonts w:ascii="Times New Roman" w:hAnsi="Times New Roman" w:cs="Times New Roman"/>
        </w:rPr>
      </w:pPr>
    </w:p>
    <w:p w14:paraId="13114CA8" w14:textId="77777777" w:rsidR="005741BB" w:rsidRDefault="005741BB" w:rsidP="005741BB">
      <w:pPr>
        <w:spacing w:after="0" w:line="240" w:lineRule="auto"/>
        <w:rPr>
          <w:rFonts w:ascii="Times New Roman" w:hAnsi="Times New Roman" w:cs="Times New Roman"/>
        </w:rPr>
      </w:pPr>
    </w:p>
    <w:p w14:paraId="56ED3E8A" w14:textId="77777777" w:rsidR="00B37FA3" w:rsidRDefault="00B37FA3" w:rsidP="005741BB">
      <w:pPr>
        <w:spacing w:after="0" w:line="240" w:lineRule="auto"/>
        <w:rPr>
          <w:rFonts w:ascii="Times New Roman" w:hAnsi="Times New Roman" w:cs="Times New Roman"/>
        </w:rPr>
      </w:pPr>
    </w:p>
    <w:tbl>
      <w:tblPr>
        <w:tblW w:w="0" w:type="auto"/>
        <w:tblInd w:w="-318" w:type="dxa"/>
        <w:tblLook w:val="04A0" w:firstRow="1" w:lastRow="0" w:firstColumn="1" w:lastColumn="0" w:noHBand="0" w:noVBand="1"/>
      </w:tblPr>
      <w:tblGrid>
        <w:gridCol w:w="686"/>
        <w:gridCol w:w="778"/>
        <w:gridCol w:w="1000"/>
        <w:gridCol w:w="866"/>
        <w:gridCol w:w="1050"/>
        <w:gridCol w:w="672"/>
        <w:gridCol w:w="700"/>
        <w:gridCol w:w="766"/>
        <w:gridCol w:w="1050"/>
        <w:gridCol w:w="672"/>
        <w:gridCol w:w="800"/>
        <w:gridCol w:w="766"/>
        <w:gridCol w:w="900"/>
        <w:gridCol w:w="820"/>
        <w:gridCol w:w="900"/>
        <w:gridCol w:w="966"/>
        <w:gridCol w:w="1100"/>
      </w:tblGrid>
      <w:tr w:rsidR="00B37FA3" w:rsidRPr="00B37FA3" w14:paraId="62897760" w14:textId="77777777" w:rsidTr="00AF1EBA">
        <w:trPr>
          <w:trHeight w:val="315"/>
        </w:trPr>
        <w:tc>
          <w:tcPr>
            <w:tcW w:w="14492" w:type="dxa"/>
            <w:gridSpan w:val="1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ABCAA2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upplementary table 2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: Components of long-term DASH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i.e. average 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DASH scores for an individual from all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vailable follow ups 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ver 24-28 year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 w:rsidRPr="00B37FA3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2,447)*</w:t>
            </w:r>
          </w:p>
        </w:tc>
      </w:tr>
      <w:tr w:rsidR="00B37FA3" w:rsidRPr="00B37FA3" w14:paraId="4EE66895" w14:textId="77777777" w:rsidTr="00B37FA3">
        <w:trPr>
          <w:trHeight w:val="300"/>
        </w:trPr>
        <w:tc>
          <w:tcPr>
            <w:tcW w:w="1582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4EB58580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B37FA3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F615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ruit,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2D6C27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egetables, g/1,000kcal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3EE2F7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uts &amp; legumes g/1,000kcal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3A077FF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ow-fat dairy g/1,000kcal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E284435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holegrain g/1,000kcal</w:t>
            </w:r>
          </w:p>
        </w:tc>
        <w:tc>
          <w:tcPr>
            <w:tcW w:w="1409" w:type="dxa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9CD8589" w14:textId="6D986A22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d/processed meat g/1,000kcal</w:t>
            </w:r>
          </w:p>
        </w:tc>
        <w:tc>
          <w:tcPr>
            <w:tcW w:w="1660" w:type="dxa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C88C244" w14:textId="64DD631F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eetened beverages g/1,000kcal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91A15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odium mg/1,000kcal</w:t>
            </w:r>
          </w:p>
        </w:tc>
      </w:tr>
      <w:tr w:rsidR="00B37FA3" w:rsidRPr="00B37FA3" w14:paraId="61F47392" w14:textId="77777777" w:rsidTr="00B37FA3">
        <w:trPr>
          <w:trHeight w:val="315"/>
        </w:trPr>
        <w:tc>
          <w:tcPr>
            <w:tcW w:w="1582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846F2E5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E1221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/1,000kcal</w:t>
            </w:r>
          </w:p>
        </w:tc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BE4CF26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EBD100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8BDD1EE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2B64B6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09" w:type="dxa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C37E5F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60" w:type="dxa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2D3DDB4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4ECF80B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37FA3" w:rsidRPr="00B37FA3" w14:paraId="483FFF4C" w14:textId="77777777" w:rsidTr="00B37FA3">
        <w:trPr>
          <w:trHeight w:val="315"/>
        </w:trPr>
        <w:tc>
          <w:tcPr>
            <w:tcW w:w="15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A029402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B37FA3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F5071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1EBD1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485E1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4D75B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1A8ADAB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F1B2C99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8ABB42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53E9178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5F6EC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42A8FE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DE89A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546AA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8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C8C09A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35AC05B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B922C9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C4716B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SD)</w:t>
            </w:r>
          </w:p>
        </w:tc>
      </w:tr>
      <w:tr w:rsidR="00B37FA3" w:rsidRPr="00B37FA3" w14:paraId="2F00EA6B" w14:textId="77777777" w:rsidTr="00B37FA3">
        <w:trPr>
          <w:trHeight w:val="300"/>
        </w:trPr>
        <w:tc>
          <w:tcPr>
            <w:tcW w:w="2752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1CFE3" w14:textId="7777777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ASH score (range)</w:t>
            </w:r>
            <w:r w:rsidRPr="00B37FA3">
              <w:rPr>
                <w:rFonts w:ascii="Arial" w:eastAsia="Times New Roman" w:hAnsi="Arial" w:cs="Arial"/>
                <w:color w:val="595959"/>
                <w:sz w:val="20"/>
                <w:szCs w:val="20"/>
                <w:lang w:eastAsia="en-GB"/>
              </w:rPr>
              <w:t xml:space="preserve"> </w:t>
            </w:r>
            <w:r w:rsidRPr="00B37FA3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012A08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B64454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68390A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60E51D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425104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2AEB3B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8F1C08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36ACC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94F2BF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314CAC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5740AC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58C653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BD2EB4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B56CFC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22BEDC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B37FA3" w:rsidRPr="00B37FA3" w14:paraId="494332E7" w14:textId="77777777" w:rsidTr="00B37FA3">
        <w:trPr>
          <w:trHeight w:val="300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2DE54F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 (12-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C2EAC1" w14:textId="0029908E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3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6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4CCE6" w14:textId="2BAA556B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27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564C6" w14:textId="5489F6CC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2.</w:t>
            </w:r>
            <w:r w:rsidR="00EB392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7FC3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27.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470D3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91F2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.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BEB9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7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5AA979" w14:textId="7FBF535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8.</w:t>
            </w:r>
            <w:r w:rsid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8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44CB8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FE67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6.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584E59" w14:textId="352DD3B0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0.</w:t>
            </w:r>
            <w:r w:rsid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C2893F" w14:textId="1F7F2B4E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6.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17F25A" w14:textId="4709CC4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9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B956F1" w14:textId="536CBF2D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63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912C6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12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.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20AC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24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.25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B37FA3" w:rsidRPr="00B37FA3" w14:paraId="2EE915D5" w14:textId="77777777" w:rsidTr="00B37FA3">
        <w:trPr>
          <w:trHeight w:val="300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04A8E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 (19-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F74DC" w14:textId="559B5822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5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3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313CE" w14:textId="326DD1C4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0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9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BB7A8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4.2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15837" w14:textId="7AB3DC1A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0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8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41E197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782CC2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.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59CC38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6.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FC4D99" w14:textId="69ED305B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52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8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A478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679126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7.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381474" w14:textId="6CAD0402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2.2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758214" w14:textId="447FB52A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3.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C0E3C" w14:textId="0DEEFEDD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2.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8AECE2" w14:textId="2768B7EE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51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992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5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.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755F2" w14:textId="0178538A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21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.62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B37FA3" w:rsidRPr="00B37FA3" w14:paraId="3B9CB8BC" w14:textId="77777777" w:rsidTr="00B37FA3">
        <w:trPr>
          <w:trHeight w:val="300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F75BF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 (21-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F75B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7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47BD2" w14:textId="3A15114A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9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6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F0EE9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9.3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5C08DE" w14:textId="610FC489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1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8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CE8AA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6AE8E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7.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34D89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5.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25358" w14:textId="4B6507B9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.9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410E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8BDF7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8.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C7CFB" w14:textId="3A1ED889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8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3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37144" w14:textId="474BDA6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3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6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58</w:t>
            </w:r>
            <w:r w:rsidRPr="00EB392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7D0D80" w14:textId="2A347A35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4.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BD280" w14:textId="3A40FD79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4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73AA9" w14:textId="230A1456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3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2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.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24E25" w14:textId="524CAAF8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8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7.84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B37FA3" w:rsidRPr="00B37FA3" w14:paraId="58BA4AE6" w14:textId="77777777" w:rsidTr="00B37FA3">
        <w:trPr>
          <w:trHeight w:val="300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67CF3B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 (24-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5B01F" w14:textId="4390F8EC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9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C27D1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9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691EF" w14:textId="4BCDC9A6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9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953D8" w14:textId="34F3959C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.95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24D07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1CAE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5.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2C794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2.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F5EAC" w14:textId="7DE616ED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</w:t>
            </w:r>
            <w:r w:rsidRPr="00EB392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</w:t>
            </w:r>
            <w:r w:rsid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.9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FA12A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7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66FF9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0.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26146" w14:textId="21C2C06B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3.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CA8EA6" w14:textId="440676D6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2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66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CF5670" w14:textId="5DEEA625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8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33E241" w14:textId="7764DACF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3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5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45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B89BD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02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0055B" w14:textId="1FD89158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8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.97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B37FA3" w:rsidRPr="00B37FA3" w14:paraId="1C404D23" w14:textId="77777777" w:rsidTr="00B37FA3">
        <w:trPr>
          <w:trHeight w:val="315"/>
        </w:trPr>
        <w:tc>
          <w:tcPr>
            <w:tcW w:w="15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DD84765" w14:textId="5F3794E7" w:rsidR="00B37FA3" w:rsidRPr="00B37FA3" w:rsidRDefault="00B37FA3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  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 (26-3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37F8D5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9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51E90F" w14:textId="5545097D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53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6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59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66AAA8" w14:textId="30BDC178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05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DD07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43.7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2237A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BCADEC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6.8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69046F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07.9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BFE06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58.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AD1501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4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BA5A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DDB1EF" w14:textId="4C65D231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5.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0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FEA40" w14:textId="10FA673E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3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1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CCA7D94" w14:textId="03295781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1.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078EC" w14:textId="732B1DA0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30.</w:t>
            </w:r>
            <w:r w:rsidR="003C459D" w:rsidRPr="003C459D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3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28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6BCDA0" w14:textId="7777777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78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.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DBC4F6F" w14:textId="54BADDB7" w:rsidR="00B37FA3" w:rsidRPr="00B37FA3" w:rsidRDefault="00B37FA3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1</w:t>
            </w:r>
            <w:r w:rsidR="00EB3926" w:rsidRPr="00EB3926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90</w:t>
            </w:r>
            <w:r w:rsidRPr="00EB3926">
              <w:rPr>
                <w:rFonts w:ascii="Times New Roman" w:eastAsia="Times New Roman" w:hAnsi="Times New Roman" w:cs="Times New Roman"/>
                <w:strike/>
                <w:color w:val="FF0000"/>
                <w:sz w:val="20"/>
                <w:szCs w:val="20"/>
                <w:lang w:eastAsia="en-GB"/>
              </w:rPr>
              <w:t>89.63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B37FA3" w:rsidRPr="00B37FA3" w14:paraId="37670B1E" w14:textId="77777777" w:rsidTr="00AF1EBA">
        <w:trPr>
          <w:trHeight w:val="300"/>
        </w:trPr>
        <w:tc>
          <w:tcPr>
            <w:tcW w:w="14492" w:type="dxa"/>
            <w:gridSpan w:val="17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BFC32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B37FA3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*</w:t>
            </w:r>
            <w:r w:rsidRPr="00B37FA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Including all participants with dietary information regardless of whether they attended the clinical assessment at 60-64 years </w:t>
            </w:r>
          </w:p>
        </w:tc>
      </w:tr>
      <w:tr w:rsidR="00B37FA3" w:rsidRPr="00B37FA3" w14:paraId="49453996" w14:textId="77777777" w:rsidTr="00AF1EBA">
        <w:trPr>
          <w:trHeight w:val="315"/>
        </w:trPr>
        <w:tc>
          <w:tcPr>
            <w:tcW w:w="14492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24888" w14:textId="77777777" w:rsidR="00B37FA3" w:rsidRPr="00B37FA3" w:rsidRDefault="00B37FA3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>†</w:t>
            </w:r>
            <w:r w:rsidRPr="00B37FA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ange overlaps due to sex-specific groupings</w:t>
            </w:r>
          </w:p>
        </w:tc>
      </w:tr>
    </w:tbl>
    <w:p w14:paraId="66852A11" w14:textId="77777777" w:rsidR="00B37FA3" w:rsidRPr="005741BB" w:rsidRDefault="00B37FA3" w:rsidP="005741BB">
      <w:pPr>
        <w:spacing w:after="0" w:line="240" w:lineRule="auto"/>
        <w:rPr>
          <w:rFonts w:ascii="Times New Roman" w:hAnsi="Times New Roman" w:cs="Times New Roman"/>
        </w:rPr>
        <w:sectPr w:rsidR="00B37FA3" w:rsidRPr="005741BB" w:rsidSect="004F212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5365B6D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015E2950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146384D5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657"/>
        <w:gridCol w:w="1656"/>
        <w:gridCol w:w="1378"/>
        <w:gridCol w:w="1596"/>
        <w:gridCol w:w="1741"/>
        <w:gridCol w:w="1536"/>
        <w:gridCol w:w="1420"/>
        <w:gridCol w:w="1775"/>
        <w:gridCol w:w="1415"/>
      </w:tblGrid>
      <w:tr w:rsidR="00E06A5D" w:rsidRPr="00AF1EBA" w14:paraId="13DFBEC8" w14:textId="77777777" w:rsidTr="00E06A5D">
        <w:trPr>
          <w:trHeight w:val="330"/>
        </w:trPr>
        <w:tc>
          <w:tcPr>
            <w:tcW w:w="5000" w:type="pct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25B10A2A" w14:textId="0B703EFF" w:rsidR="00E06A5D" w:rsidRPr="00AF1EBA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85582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Supplementary table 3A</w:t>
            </w:r>
            <w:r w:rsidRPr="00855829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: DASH scores at 36y and vascular function at 60-64y</w:t>
            </w:r>
          </w:p>
        </w:tc>
      </w:tr>
      <w:tr w:rsidR="00AF1EBA" w:rsidRPr="00AF1EBA" w14:paraId="04538A59" w14:textId="77777777" w:rsidTr="00E06A5D">
        <w:trPr>
          <w:trHeight w:val="330"/>
        </w:trPr>
        <w:tc>
          <w:tcPr>
            <w:tcW w:w="5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32A2629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F1EBA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306D41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661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2CD4C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Standardised carotid intima media thickness*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E8AA1C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627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6CCF2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Standardised pulse wave velocity†</w:t>
            </w:r>
          </w:p>
        </w:tc>
      </w:tr>
      <w:tr w:rsidR="00AF1EBA" w:rsidRPr="00AF1EBA" w14:paraId="24A6332F" w14:textId="77777777" w:rsidTr="00E06A5D">
        <w:trPr>
          <w:trHeight w:val="315"/>
        </w:trPr>
        <w:tc>
          <w:tcPr>
            <w:tcW w:w="5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3EF2BE3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F1EBA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97355B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4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AD2F4B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76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C1ED8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95% CI)</w:t>
            </w:r>
          </w:p>
        </w:tc>
        <w:tc>
          <w:tcPr>
            <w:tcW w:w="54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138330F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0BCA8D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26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63FB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95% CI)</w:t>
            </w:r>
          </w:p>
        </w:tc>
      </w:tr>
      <w:tr w:rsidR="00AF1EBA" w:rsidRPr="00AF1EBA" w14:paraId="317A2B21" w14:textId="77777777" w:rsidTr="00E06A5D">
        <w:trPr>
          <w:trHeight w:val="300"/>
        </w:trPr>
        <w:tc>
          <w:tcPr>
            <w:tcW w:w="1655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6494D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DASH score sex-specific fifths (Q)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6BD6D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0DF01D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1697E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8E242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CF5DE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0EABE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AF1EBA" w:rsidRPr="00AF1EBA" w14:paraId="569BC72F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569A6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1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2D2B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BA58F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B0CF5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CDAB7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F627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2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0593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AF1EBA" w:rsidRPr="00AF1EBA" w14:paraId="51439060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529FF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DFE5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2403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5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73B27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51C97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5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68308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D89E6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FF4AE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07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A6C8F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8)</w:t>
            </w:r>
          </w:p>
        </w:tc>
      </w:tr>
      <w:tr w:rsidR="00AF1EBA" w:rsidRPr="00AF1EBA" w14:paraId="6F75C2A0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69854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EA61C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409C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6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6829A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5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D375F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6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00CB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537F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034B3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19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A58B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3)</w:t>
            </w:r>
          </w:p>
        </w:tc>
      </w:tr>
      <w:tr w:rsidR="00AF1EBA" w:rsidRPr="00AF1EBA" w14:paraId="0705EECE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B85B01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7F7F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0F7A7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3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A699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51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908C2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9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1D7C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F3327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8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A1471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0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F1283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)</w:t>
            </w:r>
          </w:p>
        </w:tc>
      </w:tr>
      <w:tr w:rsidR="00AF1EBA" w:rsidRPr="00AF1EBA" w14:paraId="5C093C7B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705B1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21B42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CA98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33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EE11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52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CD62D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3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12137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3FC8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7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C4584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8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3CBAB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)</w:t>
            </w:r>
          </w:p>
        </w:tc>
      </w:tr>
      <w:tr w:rsidR="00AF1EBA" w:rsidRPr="00AF1EBA" w14:paraId="4DE8094A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220F5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754E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6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041EF" w14:textId="60DA4315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 &lt;0.001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E53F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2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814B" w14:textId="2292CF21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‡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10</w:t>
            </w:r>
          </w:p>
        </w:tc>
      </w:tr>
      <w:tr w:rsidR="00AF1EBA" w:rsidRPr="00AF1EBA" w14:paraId="00EB85F9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B93D10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87F35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D96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58415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90BE5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A2A2F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1065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C48F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EE2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AF1EBA" w:rsidRPr="00AF1EBA" w14:paraId="2E8E40D9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F443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2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2356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7D5F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F8B4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E7CC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6C128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2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D898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AF1EBA" w:rsidRPr="00AF1EBA" w14:paraId="2E64D724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5A8173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4F09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ECC8F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4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A85E2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5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EF336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53CB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78AC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4D595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06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27950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40)</w:t>
            </w:r>
          </w:p>
        </w:tc>
      </w:tr>
      <w:tr w:rsidR="00AF1EBA" w:rsidRPr="00AF1EBA" w14:paraId="053615CA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E5B30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D3BD8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DAD9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9C896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9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0DB96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3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4F31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AA78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4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18886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18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F48BC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6)</w:t>
            </w:r>
          </w:p>
        </w:tc>
      </w:tr>
      <w:tr w:rsidR="00AF1EBA" w:rsidRPr="00AF1EBA" w14:paraId="63BB80CB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EE906C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745E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0F2B2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4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B6729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5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13EA6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3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D4D54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C865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6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B07AE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9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28815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)</w:t>
            </w:r>
          </w:p>
        </w:tc>
      </w:tr>
      <w:tr w:rsidR="00AF1EBA" w:rsidRPr="00AF1EBA" w14:paraId="449EF39B" w14:textId="77777777" w:rsidTr="00E06A5D">
        <w:trPr>
          <w:trHeight w:val="300"/>
        </w:trPr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8CCA1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F1102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C4F5E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7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DBA98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7,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C0CD8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7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59A1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4C269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6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32B7C" w14:textId="77777777" w:rsidR="00AF1EBA" w:rsidRPr="00AF1EBA" w:rsidRDefault="00AF1EBA" w:rsidP="00AF1EB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8,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F8C1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6)</w:t>
            </w:r>
          </w:p>
        </w:tc>
      </w:tr>
      <w:tr w:rsidR="00AF1EBA" w:rsidRPr="00AF1EBA" w14:paraId="25DDE1B7" w14:textId="77777777" w:rsidTr="00E06A5D">
        <w:trPr>
          <w:trHeight w:val="300"/>
        </w:trPr>
        <w:tc>
          <w:tcPr>
            <w:tcW w:w="585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20F465F1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AF77FDA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6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0BBF7" w14:textId="35A72DFF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‡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01</w:t>
            </w:r>
          </w:p>
        </w:tc>
        <w:tc>
          <w:tcPr>
            <w:tcW w:w="542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567D08B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2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27DC" w14:textId="5470ADAD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‡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12</w:t>
            </w:r>
          </w:p>
        </w:tc>
      </w:tr>
      <w:tr w:rsidR="00AF1EBA" w:rsidRPr="00AF1EBA" w14:paraId="60EB2F87" w14:textId="77777777" w:rsidTr="00E06A5D">
        <w:trPr>
          <w:trHeight w:val="315"/>
        </w:trPr>
        <w:tc>
          <w:tcPr>
            <w:tcW w:w="585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28E533" w14:textId="77777777" w:rsidR="00AF1EBA" w:rsidRPr="00AF1EBA" w:rsidRDefault="00AF1EBA" w:rsidP="00AF1EB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4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7EDA673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61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176A36" w14:textId="71736784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 deviation from trend</w:t>
            </w: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 0.81</w:t>
            </w:r>
          </w:p>
        </w:tc>
        <w:tc>
          <w:tcPr>
            <w:tcW w:w="54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526AB1" w14:textId="77777777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27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D3D04F" w14:textId="73573374" w:rsidR="00AF1EBA" w:rsidRPr="00AF1EBA" w:rsidRDefault="00AF1EBA" w:rsidP="00AF1E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 deviation from trend</w:t>
            </w: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29</w:t>
            </w:r>
          </w:p>
        </w:tc>
      </w:tr>
      <w:tr w:rsidR="00AF1EBA" w:rsidRPr="00AF1EBA" w14:paraId="2DB6360C" w14:textId="77777777" w:rsidTr="00E06A5D">
        <w:trPr>
          <w:trHeight w:val="300"/>
        </w:trPr>
        <w:tc>
          <w:tcPr>
            <w:tcW w:w="5000" w:type="pct"/>
            <w:gridSpan w:val="9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023A3" w14:textId="6AF3F3DC" w:rsid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odel 1 adjusted for socioeconomic position; Model 2 additionally adjusted for BMI, smoking and physical activity</w:t>
            </w:r>
          </w:p>
          <w:p w14:paraId="300BEFF2" w14:textId="51C0A0A0" w:rsid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*cIMT model 1:</w:t>
            </w: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1</w:t>
            </w:r>
            <w:r w:rsidR="00E0126E" w:rsidRPr="00E0126E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,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</w:t>
            </w:r>
            <w:r w:rsidR="00E0126E" w:rsidRPr="00E0126E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lang w:eastAsia="en-GB"/>
              </w:rPr>
              <w:t>1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 model 2: </w:t>
            </w: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1,102</w:t>
            </w:r>
          </w:p>
          <w:p w14:paraId="5BE67FBE" w14:textId="77777777" w:rsid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† 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WV model 1: </w:t>
            </w: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900 model 2: </w:t>
            </w:r>
            <w:r w:rsidRPr="00AF1EB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892</w:t>
            </w:r>
          </w:p>
          <w:p w14:paraId="34BF823A" w14:textId="77777777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Linear trend test i.e.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ASH quintiles fitted as continuous exposure  in regression model</w:t>
            </w:r>
          </w:p>
          <w:p w14:paraId="398B3D2A" w14:textId="31F3BB9F" w:rsidR="00AF1EBA" w:rsidRPr="00AF1EBA" w:rsidRDefault="00AF1EBA" w:rsidP="00AF1E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og likelihood ratio tes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i.e. testing DASH quintiles fitted as continuous exposure   vs. DASH quintiles fitted as categorical exposure</w:t>
            </w:r>
          </w:p>
        </w:tc>
      </w:tr>
    </w:tbl>
    <w:p w14:paraId="48EB9DA5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120BA61D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63F05643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162A3D3B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6D7BC1B2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6E69ACC2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212"/>
        <w:gridCol w:w="1571"/>
        <w:gridCol w:w="1355"/>
        <w:gridCol w:w="1587"/>
        <w:gridCol w:w="1559"/>
        <w:gridCol w:w="1471"/>
        <w:gridCol w:w="1304"/>
        <w:gridCol w:w="1630"/>
        <w:gridCol w:w="1485"/>
      </w:tblGrid>
      <w:tr w:rsidR="00E06A5D" w:rsidRPr="00E06A5D" w14:paraId="3D4360E6" w14:textId="77777777" w:rsidTr="00E06A5D">
        <w:trPr>
          <w:trHeight w:val="330"/>
        </w:trPr>
        <w:tc>
          <w:tcPr>
            <w:tcW w:w="5000" w:type="pct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320D24A3" w14:textId="1066DC76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67D16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Supplementary table 3B</w:t>
            </w:r>
            <w:r w:rsidRPr="00067D1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: DASH scores at 43y and vascular function at 60-64y</w:t>
            </w:r>
          </w:p>
        </w:tc>
      </w:tr>
      <w:tr w:rsidR="00E06A5D" w:rsidRPr="00E06A5D" w14:paraId="70DB4A29" w14:textId="77777777" w:rsidTr="00E06A5D">
        <w:trPr>
          <w:trHeight w:val="330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22121E9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2C2BEF7B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C8F01C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0542E1D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59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1DECCB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E06A5D" w:rsidRPr="00E06A5D" w14:paraId="363C341F" w14:textId="77777777" w:rsidTr="00E06A5D">
        <w:trPr>
          <w:trHeight w:val="330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42B8A3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562948F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88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EA025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carotid intima media thickness*</w:t>
            </w:r>
            <w:r w:rsidRPr="00E06A5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968E65A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59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9D24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pulse wave velocity</w:t>
            </w: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†</w:t>
            </w:r>
          </w:p>
        </w:tc>
      </w:tr>
      <w:tr w:rsidR="00E06A5D" w:rsidRPr="00E06A5D" w14:paraId="1C39F4BE" w14:textId="77777777" w:rsidTr="00E06A5D">
        <w:trPr>
          <w:trHeight w:val="315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EA848C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8FDBB8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7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0F5EA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10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AF83E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165626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6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7D0FE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099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85F9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</w:tr>
      <w:tr w:rsidR="00E06A5D" w:rsidRPr="00E06A5D" w14:paraId="17A3FD04" w14:textId="77777777" w:rsidTr="00E06A5D">
        <w:trPr>
          <w:trHeight w:val="300"/>
        </w:trPr>
        <w:tc>
          <w:tcPr>
            <w:tcW w:w="1812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ECD80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DASH score sex-specific fifths (Q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E955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435BF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CEC5FE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8E607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6873F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F5E9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E06A5D" w:rsidRPr="00E06A5D" w14:paraId="6F6860AB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E302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1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A671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C12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1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C19A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0509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08A8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0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E09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08C9AB26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1794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8E0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4933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9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F8C0D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9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CB2F9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AFC0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B4D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6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F7277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7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73671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)</w:t>
            </w:r>
          </w:p>
        </w:tc>
      </w:tr>
      <w:tr w:rsidR="00E06A5D" w:rsidRPr="00E06A5D" w14:paraId="412D6B05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B7987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FCD0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9D5F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30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3578D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9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293BE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0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A997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F5CD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6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8F3A0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7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72D53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)</w:t>
            </w:r>
          </w:p>
        </w:tc>
      </w:tr>
      <w:tr w:rsidR="00E06A5D" w:rsidRPr="00E06A5D" w14:paraId="61ECEB06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F7C1B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8D0C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D57C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0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C404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9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AFAB4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0781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D27F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6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2D506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2F3AF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4)</w:t>
            </w:r>
          </w:p>
        </w:tc>
      </w:tr>
      <w:tr w:rsidR="00E06A5D" w:rsidRPr="00E06A5D" w14:paraId="20808BCC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11DE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B66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7647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30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50BA9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50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D063F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1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56D0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4DD6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2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F21F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3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7079A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)</w:t>
            </w:r>
          </w:p>
        </w:tc>
      </w:tr>
      <w:tr w:rsidR="00E06A5D" w:rsidRPr="00E06A5D" w14:paraId="70E93FFB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7FDA5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71AA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698F2" w14:textId="4205593F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nd ‡=0.01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61D5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59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0202C" w14:textId="6F062CAF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nd ‡=0.02</w:t>
            </w:r>
          </w:p>
        </w:tc>
      </w:tr>
      <w:tr w:rsidR="00E06A5D" w:rsidRPr="00E06A5D" w14:paraId="5204164B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877D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A767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F29F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8C85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95CA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490B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FB33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B017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362A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06A5D" w:rsidRPr="00E06A5D" w14:paraId="6CA25E5C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80D5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2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5ABF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3BE6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1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CA72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30F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3B37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0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7D5B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28B68685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ADAF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E429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878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4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8DBA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4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F6EB0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5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6185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FFF7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4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7835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5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69306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)</w:t>
            </w:r>
          </w:p>
        </w:tc>
      </w:tr>
      <w:tr w:rsidR="00E06A5D" w:rsidRPr="00E06A5D" w14:paraId="05E8E3BB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3725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614C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8C1E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5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4AFEA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5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D5F6D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2B40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0A1A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4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60684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5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4CC0C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8)</w:t>
            </w:r>
          </w:p>
        </w:tc>
      </w:tr>
      <w:tr w:rsidR="00E06A5D" w:rsidRPr="00E06A5D" w14:paraId="2216DBEE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75386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28FF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A569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3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9BB59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2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517E6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D93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3631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5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DB3AA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244B8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5)</w:t>
            </w:r>
          </w:p>
        </w:tc>
      </w:tr>
      <w:tr w:rsidR="00E06A5D" w:rsidRPr="00E06A5D" w14:paraId="08DCD4F0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00D6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E2CD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DFF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1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C0416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1,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59569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)</w:t>
            </w:r>
          </w:p>
        </w:tc>
        <w:tc>
          <w:tcPr>
            <w:tcW w:w="5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B9A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D2E9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9</w:t>
            </w:r>
          </w:p>
        </w:tc>
        <w:tc>
          <w:tcPr>
            <w:tcW w:w="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028CC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1,</w:t>
            </w:r>
          </w:p>
        </w:tc>
        <w:tc>
          <w:tcPr>
            <w:tcW w:w="5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9F5D3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)</w:t>
            </w:r>
          </w:p>
        </w:tc>
      </w:tr>
      <w:tr w:rsidR="00E06A5D" w:rsidRPr="00E06A5D" w14:paraId="73AAB236" w14:textId="77777777" w:rsidTr="00E06A5D">
        <w:trPr>
          <w:trHeight w:val="300"/>
        </w:trPr>
        <w:tc>
          <w:tcPr>
            <w:tcW w:w="78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1AE1AC6B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EA0454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FC9A1" w14:textId="552173E9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0.10</w:t>
            </w:r>
          </w:p>
        </w:tc>
        <w:tc>
          <w:tcPr>
            <w:tcW w:w="519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8370ED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59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1106B" w14:textId="68A206E1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AF1E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0.04</w:t>
            </w:r>
          </w:p>
        </w:tc>
      </w:tr>
      <w:tr w:rsidR="00E06A5D" w:rsidRPr="00E06A5D" w14:paraId="7E948FED" w14:textId="77777777" w:rsidTr="00E06A5D">
        <w:trPr>
          <w:trHeight w:val="315"/>
        </w:trPr>
        <w:tc>
          <w:tcPr>
            <w:tcW w:w="780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683B3A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4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5901F6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1977E" w14:textId="0819F971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 0.23</w:t>
            </w:r>
          </w:p>
        </w:tc>
        <w:tc>
          <w:tcPr>
            <w:tcW w:w="519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EEDBE4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5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724B" w14:textId="678320E4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90</w:t>
            </w:r>
          </w:p>
        </w:tc>
      </w:tr>
      <w:tr w:rsidR="00E06A5D" w:rsidRPr="00E06A5D" w14:paraId="601DB885" w14:textId="77777777" w:rsidTr="00E06A5D">
        <w:trPr>
          <w:trHeight w:val="315"/>
        </w:trPr>
        <w:tc>
          <w:tcPr>
            <w:tcW w:w="5000" w:type="pct"/>
            <w:gridSpan w:val="9"/>
            <w:tcBorders>
              <w:left w:val="nil"/>
              <w:right w:val="nil"/>
            </w:tcBorders>
            <w:vAlign w:val="center"/>
          </w:tcPr>
          <w:p w14:paraId="21B54AFD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odel 1 adjusted for socioeconomic position; Model 2 additionally adjusted for BMI, smoking and physical activity</w:t>
            </w:r>
          </w:p>
          <w:p w14:paraId="430A9A6F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*cIMT model 1: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1,131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1,122</w:t>
            </w:r>
          </w:p>
          <w:p w14:paraId="08D37BF4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† 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WV model 1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920 1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912</w:t>
            </w:r>
          </w:p>
          <w:p w14:paraId="3446FB22" w14:textId="77777777" w:rsidR="00E06A5D" w:rsidRPr="00AF1EBA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Linear trend test i.e.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ASH quintiles fitted as continuous exposure  in regression model</w:t>
            </w:r>
          </w:p>
          <w:p w14:paraId="024304D9" w14:textId="221D29BC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og likelihood ratio tes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i.e. testing DASH quintiles fitted as continuous exposure   vs. DASH quintiles fitted as categorical exposure</w:t>
            </w:r>
          </w:p>
        </w:tc>
      </w:tr>
    </w:tbl>
    <w:p w14:paraId="67157CEB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3E663989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72BA0167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64D4B4F1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4F2E6A60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42B3C323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211"/>
        <w:gridCol w:w="1559"/>
        <w:gridCol w:w="1381"/>
        <w:gridCol w:w="1633"/>
        <w:gridCol w:w="1488"/>
        <w:gridCol w:w="1474"/>
        <w:gridCol w:w="1307"/>
        <w:gridCol w:w="1633"/>
        <w:gridCol w:w="1488"/>
      </w:tblGrid>
      <w:tr w:rsidR="00E06A5D" w:rsidRPr="00E06A5D" w14:paraId="61D5BDFA" w14:textId="77777777" w:rsidTr="00E06A5D">
        <w:trPr>
          <w:trHeight w:val="330"/>
        </w:trPr>
        <w:tc>
          <w:tcPr>
            <w:tcW w:w="5000" w:type="pct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2C7A1072" w14:textId="0162515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C05F5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lastRenderedPageBreak/>
              <w:t>Supplementary table 3C</w:t>
            </w:r>
            <w:r w:rsidRPr="008C05F5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: DASH scores at 53y and vascular function at 60-64y</w:t>
            </w:r>
          </w:p>
        </w:tc>
      </w:tr>
      <w:tr w:rsidR="00E06A5D" w:rsidRPr="00E06A5D" w14:paraId="3EFDADA2" w14:textId="77777777" w:rsidTr="00E06A5D">
        <w:trPr>
          <w:trHeight w:val="330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5B776C3F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0F80986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363C0B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34E5451C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A991D1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E06A5D" w:rsidRPr="00E06A5D" w14:paraId="618598FF" w14:textId="77777777" w:rsidTr="00E06A5D">
        <w:trPr>
          <w:trHeight w:val="330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361EF78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F2C857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88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08186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carotid intima media thickness*</w:t>
            </w:r>
            <w:r w:rsidRPr="00E06A5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39C9416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62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E9EF1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pulse wave velocity</w:t>
            </w: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†</w:t>
            </w:r>
          </w:p>
        </w:tc>
      </w:tr>
      <w:tr w:rsidR="00E06A5D" w:rsidRPr="00E06A5D" w14:paraId="0165612E" w14:textId="77777777" w:rsidTr="00E06A5D">
        <w:trPr>
          <w:trHeight w:val="315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D4B5A7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EDA22F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8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7BCC6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01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5E26A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7FD78D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6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26B0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01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F9D6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</w:tr>
      <w:tr w:rsidR="00E06A5D" w:rsidRPr="00E06A5D" w14:paraId="1FE1C113" w14:textId="77777777" w:rsidTr="00E06A5D">
        <w:trPr>
          <w:trHeight w:val="300"/>
        </w:trPr>
        <w:tc>
          <w:tcPr>
            <w:tcW w:w="1817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DCFCB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DASH score sex-specific fifths (Q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96D6C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7A2F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2931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1968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8D84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D820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E06A5D" w:rsidRPr="00E06A5D" w14:paraId="59100338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8C5C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1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82EE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BEB9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0F5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B76B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70D5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DD4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3425C944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857CE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D593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49BF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9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F949D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0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534FC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2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7B3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ACF3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D4F93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7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269E8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0)</w:t>
            </w:r>
          </w:p>
        </w:tc>
      </w:tr>
      <w:tr w:rsidR="00E06A5D" w:rsidRPr="00E06A5D" w14:paraId="2A31420F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7035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78E4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8F3D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8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F1043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0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FCB09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CD2F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523A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5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53E57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9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581CC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)</w:t>
            </w:r>
          </w:p>
        </w:tc>
      </w:tr>
      <w:tr w:rsidR="00E06A5D" w:rsidRPr="00E06A5D" w14:paraId="2A5325D9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BFEFD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12CB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DADB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D3C23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8E6A6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3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69A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26B4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B680E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396F6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)</w:t>
            </w:r>
          </w:p>
        </w:tc>
      </w:tr>
      <w:tr w:rsidR="00E06A5D" w:rsidRPr="00E06A5D" w14:paraId="45B6C657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FBE7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9A8E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1741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E9B67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C6F1F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FD4A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DBCB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7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DC592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50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14D14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3)</w:t>
            </w:r>
          </w:p>
        </w:tc>
      </w:tr>
      <w:tr w:rsidR="00E06A5D" w:rsidRPr="00E06A5D" w14:paraId="35B0A4A2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3DBCA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823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83E4A" w14:textId="2FBA4C7E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0.07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A9EC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B43B0" w14:textId="617BC2F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0.01</w:t>
            </w:r>
          </w:p>
        </w:tc>
      </w:tr>
      <w:tr w:rsidR="00E06A5D" w:rsidRPr="00E06A5D" w14:paraId="010CCB40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8B1B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5C12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F8D3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982F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1637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0C49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382D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FD62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7560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</w:tr>
      <w:tr w:rsidR="00E06A5D" w:rsidRPr="00E06A5D" w14:paraId="0EB36283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E154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2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2A25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A408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AC7A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AEDA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BBCD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76AA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6F264233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D6E6E7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4EA7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F44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3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28716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5266A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8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9F0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A65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D0B93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1EF4D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1)</w:t>
            </w:r>
          </w:p>
        </w:tc>
      </w:tr>
      <w:tr w:rsidR="00E06A5D" w:rsidRPr="00E06A5D" w14:paraId="3B540F15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C6879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C059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E6C7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49E9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2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52D58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1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97A0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B88C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2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B2E82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40080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)</w:t>
            </w:r>
          </w:p>
        </w:tc>
      </w:tr>
      <w:tr w:rsidR="00E06A5D" w:rsidRPr="00E06A5D" w14:paraId="62BA9612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D377A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18E5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E8F8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5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5D5F0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D1721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D16A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A80A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9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534F2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2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CF1F2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4)</w:t>
            </w:r>
          </w:p>
        </w:tc>
      </w:tr>
      <w:tr w:rsidR="00E06A5D" w:rsidRPr="00E06A5D" w14:paraId="1A208067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C237B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9F19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5E16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52B6D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FA380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05A7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B5AE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2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C0BD0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E22F9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)</w:t>
            </w:r>
          </w:p>
        </w:tc>
      </w:tr>
      <w:tr w:rsidR="00E06A5D" w:rsidRPr="00E06A5D" w14:paraId="730EFBD6" w14:textId="77777777" w:rsidTr="00E06A5D">
        <w:trPr>
          <w:trHeight w:val="300"/>
        </w:trPr>
        <w:tc>
          <w:tcPr>
            <w:tcW w:w="78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6BEAB00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56F063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EE69E" w14:textId="4D088664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37</w:t>
            </w:r>
          </w:p>
        </w:tc>
        <w:tc>
          <w:tcPr>
            <w:tcW w:w="52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0F2056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7121E" w14:textId="0D44A1BE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0.02</w:t>
            </w:r>
          </w:p>
        </w:tc>
      </w:tr>
      <w:tr w:rsidR="00E06A5D" w:rsidRPr="00E06A5D" w14:paraId="3DF72D22" w14:textId="77777777" w:rsidTr="00E06A5D">
        <w:trPr>
          <w:trHeight w:val="315"/>
        </w:trPr>
        <w:tc>
          <w:tcPr>
            <w:tcW w:w="78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E03E7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C979DA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548E7E" w14:textId="74266A04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 0.49</w:t>
            </w:r>
          </w:p>
        </w:tc>
        <w:tc>
          <w:tcPr>
            <w:tcW w:w="52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FEB39A3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EEF18" w14:textId="00BE143E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57</w:t>
            </w:r>
          </w:p>
        </w:tc>
      </w:tr>
      <w:tr w:rsidR="00E06A5D" w:rsidRPr="00E06A5D" w14:paraId="4E5AE4CB" w14:textId="77777777" w:rsidTr="00E06A5D">
        <w:trPr>
          <w:trHeight w:val="300"/>
        </w:trPr>
        <w:tc>
          <w:tcPr>
            <w:tcW w:w="5000" w:type="pct"/>
            <w:gridSpan w:val="9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8139E" w14:textId="61F56312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odel 1 adjusted for socioeconomic position; Model 2 additionally adjusted for BMI, smoking and physical activity</w:t>
            </w:r>
          </w:p>
          <w:p w14:paraId="64F98530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*cIMT model 1: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991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991</w:t>
            </w:r>
          </w:p>
          <w:p w14:paraId="537765DE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† 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WV model 1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812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812</w:t>
            </w:r>
          </w:p>
          <w:p w14:paraId="268BD0EA" w14:textId="77777777" w:rsidR="00E06A5D" w:rsidRPr="00AF1EBA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Linear trend test i.e.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ASH quintiles fitted as continuous exposure  in regression model</w:t>
            </w:r>
          </w:p>
          <w:p w14:paraId="4E8B3AC8" w14:textId="5CDA5DA0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og likelihood ratio tes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i.e. testing DASH quintiles fitted as continuous exposure   vs. DASH quintiles fitted as categorical exposure</w:t>
            </w:r>
          </w:p>
        </w:tc>
      </w:tr>
    </w:tbl>
    <w:p w14:paraId="0551DC87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3085CD1C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181A6924" w14:textId="77777777" w:rsidR="00AF1EBA" w:rsidRDefault="00AF1EBA" w:rsidP="005741BB">
      <w:pPr>
        <w:spacing w:after="0" w:line="240" w:lineRule="auto"/>
        <w:rPr>
          <w:rFonts w:ascii="Times New Roman" w:hAnsi="Times New Roman" w:cs="Times New Roman"/>
        </w:rPr>
      </w:pPr>
    </w:p>
    <w:p w14:paraId="484045DF" w14:textId="77777777" w:rsidR="00AF1EBA" w:rsidRPr="005741BB" w:rsidRDefault="00AF1EBA" w:rsidP="005741BB">
      <w:pPr>
        <w:spacing w:after="0" w:line="240" w:lineRule="auto"/>
        <w:rPr>
          <w:rFonts w:ascii="Times New Roman" w:hAnsi="Times New Roman" w:cs="Times New Roman"/>
        </w:rPr>
        <w:sectPr w:rsidR="00AF1EBA" w:rsidRPr="005741BB" w:rsidSect="0085582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211"/>
        <w:gridCol w:w="1559"/>
        <w:gridCol w:w="1381"/>
        <w:gridCol w:w="1633"/>
        <w:gridCol w:w="1488"/>
        <w:gridCol w:w="1474"/>
        <w:gridCol w:w="1307"/>
        <w:gridCol w:w="1633"/>
        <w:gridCol w:w="1488"/>
      </w:tblGrid>
      <w:tr w:rsidR="00E06A5D" w:rsidRPr="00E06A5D" w14:paraId="6358DB3D" w14:textId="77777777" w:rsidTr="00E06A5D">
        <w:trPr>
          <w:trHeight w:val="330"/>
        </w:trPr>
        <w:tc>
          <w:tcPr>
            <w:tcW w:w="5000" w:type="pct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</w:tcPr>
          <w:p w14:paraId="7E4CCCC7" w14:textId="638AAEB2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C742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lastRenderedPageBreak/>
              <w:t>Supplementary table 3D</w:t>
            </w:r>
            <w:r w:rsidRPr="00CC7421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: DASH scores at 60-64y and vascular function at 60-64y</w:t>
            </w:r>
          </w:p>
        </w:tc>
      </w:tr>
      <w:tr w:rsidR="00E06A5D" w:rsidRPr="00E06A5D" w14:paraId="0A787FC3" w14:textId="77777777" w:rsidTr="00E06A5D">
        <w:trPr>
          <w:trHeight w:val="330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2B43B57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755510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88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2138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carotid intima media thickness*</w:t>
            </w:r>
            <w:r w:rsidRPr="00E06A5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3849677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562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CF3F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Standardised pulse wave velocity</w:t>
            </w: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†</w:t>
            </w:r>
          </w:p>
        </w:tc>
      </w:tr>
      <w:tr w:rsidR="00E06A5D" w:rsidRPr="00E06A5D" w14:paraId="18D76434" w14:textId="77777777" w:rsidTr="00E06A5D">
        <w:trPr>
          <w:trHeight w:val="315"/>
        </w:trPr>
        <w:tc>
          <w:tcPr>
            <w:tcW w:w="7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BCA095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5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0D4727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8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374939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01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0BFF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  <w:tc>
          <w:tcPr>
            <w:tcW w:w="5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4D1194E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06A5D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46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4B67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ef</w:t>
            </w:r>
          </w:p>
        </w:tc>
        <w:tc>
          <w:tcPr>
            <w:tcW w:w="1101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994ACD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95% CI)</w:t>
            </w:r>
          </w:p>
        </w:tc>
      </w:tr>
      <w:tr w:rsidR="00E06A5D" w:rsidRPr="00E06A5D" w14:paraId="01796C48" w14:textId="77777777" w:rsidTr="00E06A5D">
        <w:trPr>
          <w:trHeight w:val="300"/>
        </w:trPr>
        <w:tc>
          <w:tcPr>
            <w:tcW w:w="1817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BEE8B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DASH score sex-specific fifths (Q)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6B013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9A59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193A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B322F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8102D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572D80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E06A5D" w:rsidRPr="00E06A5D" w14:paraId="775DFC71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BC56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1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0993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2E36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AD7C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50D0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21C5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6EC9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7F233101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A7ABA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1F3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06AB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3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1A53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1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A9C12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4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2480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77E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0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DE130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0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497E0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)</w:t>
            </w:r>
          </w:p>
        </w:tc>
      </w:tr>
      <w:tr w:rsidR="00E06A5D" w:rsidRPr="00E06A5D" w14:paraId="4202CD74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C0241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3A1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3C92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6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91711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3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6B39B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9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FF4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2029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8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A0C62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9E7EA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)</w:t>
            </w:r>
          </w:p>
        </w:tc>
      </w:tr>
      <w:tr w:rsidR="00E06A5D" w:rsidRPr="00E06A5D" w14:paraId="234C8EDF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0C5FE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8557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4DA2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5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05FF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3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FD197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726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9F6D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6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F87FF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5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12A9D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)</w:t>
            </w:r>
          </w:p>
        </w:tc>
      </w:tr>
      <w:tr w:rsidR="00E06A5D" w:rsidRPr="00E06A5D" w14:paraId="5AC12059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11BF9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F5DF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3C3D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CC80E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1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38D5C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7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2FF2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4BB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3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AB588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53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2DF65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6)</w:t>
            </w:r>
          </w:p>
        </w:tc>
      </w:tr>
      <w:tr w:rsidR="00E06A5D" w:rsidRPr="00E06A5D" w14:paraId="57D98316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2DD82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8A2A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41BF5" w14:textId="592E542D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01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708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B64D" w14:textId="4056E16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 &lt;0.001</w:t>
            </w:r>
          </w:p>
        </w:tc>
      </w:tr>
      <w:tr w:rsidR="00E06A5D" w:rsidRPr="00E06A5D" w14:paraId="3F9BB99F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6B809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F115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8981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046C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853FA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A784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5F0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E94B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1B8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</w:tr>
      <w:tr w:rsidR="00E06A5D" w:rsidRPr="00E06A5D" w14:paraId="62438DF7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CEFB6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odel 2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508F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1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8CA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CC17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87E0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923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  <w:tc>
          <w:tcPr>
            <w:tcW w:w="110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3A450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f</w:t>
            </w:r>
          </w:p>
        </w:tc>
      </w:tr>
      <w:tr w:rsidR="00E06A5D" w:rsidRPr="00E06A5D" w14:paraId="7EEC55D2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A3524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7BF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D2E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9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78F2F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B872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CB3FE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21B8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8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6AE16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7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143A2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)</w:t>
            </w:r>
          </w:p>
        </w:tc>
      </w:tr>
      <w:tr w:rsidR="00E06A5D" w:rsidRPr="00E06A5D" w14:paraId="45F88EDC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54D6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83D45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33E6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9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DFA6B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6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C9E27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C42B8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84CC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3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585FE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2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2411A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)</w:t>
            </w:r>
          </w:p>
        </w:tc>
      </w:tr>
      <w:tr w:rsidR="00E06A5D" w:rsidRPr="00E06A5D" w14:paraId="141F68B0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D76E5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71B6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289E4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0E35E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23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F6A6F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303A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F397C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1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D4FF2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1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0C12B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)</w:t>
            </w:r>
          </w:p>
        </w:tc>
      </w:tr>
      <w:tr w:rsidR="00E06A5D" w:rsidRPr="00E06A5D" w14:paraId="43573054" w14:textId="77777777" w:rsidTr="00E06A5D">
        <w:trPr>
          <w:trHeight w:val="30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FE827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9ED31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5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D6683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4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29725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32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D1AF7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4)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05C3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F2FDB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27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BB807" w14:textId="77777777" w:rsidR="00E06A5D" w:rsidRPr="00E06A5D" w:rsidRDefault="00E06A5D" w:rsidP="00E06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-0.47,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FCBB8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8)</w:t>
            </w:r>
          </w:p>
        </w:tc>
      </w:tr>
      <w:tr w:rsidR="00E06A5D" w:rsidRPr="00E06A5D" w14:paraId="4637026C" w14:textId="77777777" w:rsidTr="00E06A5D">
        <w:trPr>
          <w:trHeight w:val="300"/>
        </w:trPr>
        <w:tc>
          <w:tcPr>
            <w:tcW w:w="78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02E5E23B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824B17F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A3A98" w14:textId="6B010186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24</w:t>
            </w:r>
          </w:p>
        </w:tc>
        <w:tc>
          <w:tcPr>
            <w:tcW w:w="52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D66A172" w14:textId="77777777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C9683" w14:textId="2C3C7E08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eastAsia="en-GB"/>
              </w:rPr>
              <w:t>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 xml:space="preserve"> ‡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 =0.01</w:t>
            </w:r>
          </w:p>
        </w:tc>
      </w:tr>
      <w:tr w:rsidR="00E06A5D" w:rsidRPr="00E06A5D" w14:paraId="21BDB665" w14:textId="77777777" w:rsidTr="00E06A5D">
        <w:trPr>
          <w:trHeight w:val="315"/>
        </w:trPr>
        <w:tc>
          <w:tcPr>
            <w:tcW w:w="78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764B31D" w14:textId="77777777" w:rsidR="00E06A5D" w:rsidRPr="00E06A5D" w:rsidRDefault="00E06A5D" w:rsidP="00E06A5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5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383D1E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88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8DA314" w14:textId="52DF9574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 0.19</w:t>
            </w:r>
          </w:p>
        </w:tc>
        <w:tc>
          <w:tcPr>
            <w:tcW w:w="52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1B627C8" w14:textId="77777777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104B1" w14:textId="1C21AC66" w:rsidR="00E06A5D" w:rsidRPr="00E06A5D" w:rsidRDefault="00E06A5D" w:rsidP="00E06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viation from trend</w:t>
            </w:r>
            <w:r w:rsidRPr="00E06A5D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  <w:vertAlign w:val="superscript"/>
              </w:rPr>
              <w:t>§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=0.75</w:t>
            </w:r>
          </w:p>
        </w:tc>
      </w:tr>
      <w:tr w:rsidR="00E06A5D" w:rsidRPr="00E06A5D" w14:paraId="24F6D617" w14:textId="77777777" w:rsidTr="00E06A5D">
        <w:trPr>
          <w:trHeight w:val="300"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5F37A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odel 1 adjusted for socioeconomic position; Model 2 additionally adjusted for BMI, smoking and physical activity</w:t>
            </w:r>
          </w:p>
          <w:p w14:paraId="56EA4172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*cIMT model 1: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1,319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1,308</w:t>
            </w:r>
          </w:p>
          <w:p w14:paraId="73DDA01B" w14:textId="77777777" w:rsid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† 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WV model 1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=1,067 model 2: </w:t>
            </w:r>
            <w:r w:rsidRPr="00E06A5D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n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=1,058</w:t>
            </w:r>
          </w:p>
          <w:p w14:paraId="18542904" w14:textId="77777777" w:rsidR="00E06A5D" w:rsidRPr="00AF1EBA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AF1EBA">
              <w:rPr>
                <w:rFonts w:ascii="Helvetica" w:hAnsi="Helvetica" w:cs="Helvetica"/>
                <w:shd w:val="clear" w:color="auto" w:fill="FFFFFF"/>
                <w:vertAlign w:val="superscript"/>
              </w:rPr>
              <w:t>‡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Linear trend test i.e.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ASH quintiles fitted as continuous exposure  in regression model</w:t>
            </w:r>
          </w:p>
          <w:p w14:paraId="29866C56" w14:textId="18BF8CED" w:rsidR="00E06A5D" w:rsidRPr="00E06A5D" w:rsidRDefault="00E06A5D" w:rsidP="00E06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3E2413">
              <w:rPr>
                <w:rFonts w:ascii="Helvetica" w:hAnsi="Helvetica" w:cs="Helvetica"/>
                <w:shd w:val="clear" w:color="auto" w:fill="FFFFFF"/>
                <w:vertAlign w:val="superscript"/>
              </w:rPr>
              <w:t>§</w:t>
            </w:r>
            <w:r>
              <w:rPr>
                <w:rFonts w:ascii="Helvetica" w:hAnsi="Helvetica" w:cs="Helvetica"/>
                <w:shd w:val="clear" w:color="auto" w:fill="FFFFFF"/>
                <w:vertAlign w:val="superscript"/>
              </w:rPr>
              <w:t xml:space="preserve"> </w:t>
            </w:r>
            <w:r w:rsidRPr="00AF1EB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og likelihood ratio tes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i.e. testing DASH quintiles fitted as continuous exposure   vs. DASH quintiles fitted as categorical exposure</w:t>
            </w:r>
            <w:r w:rsidRPr="00E06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</w:tbl>
    <w:p w14:paraId="5F91014B" w14:textId="77777777" w:rsidR="005741BB" w:rsidRDefault="005741BB" w:rsidP="005741BB">
      <w:pPr>
        <w:spacing w:after="0" w:line="240" w:lineRule="auto"/>
        <w:rPr>
          <w:rFonts w:ascii="Times New Roman" w:hAnsi="Times New Roman" w:cs="Times New Roman"/>
        </w:rPr>
      </w:pPr>
    </w:p>
    <w:p w14:paraId="27594BBE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</w:pPr>
    </w:p>
    <w:p w14:paraId="27BB8880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</w:pPr>
    </w:p>
    <w:p w14:paraId="60704D1F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</w:pPr>
    </w:p>
    <w:p w14:paraId="4F4B880F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</w:pPr>
    </w:p>
    <w:p w14:paraId="1FAF9393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</w:pPr>
    </w:p>
    <w:p w14:paraId="3E570385" w14:textId="77777777" w:rsidR="004B6540" w:rsidRDefault="004B6540" w:rsidP="005741BB">
      <w:pPr>
        <w:spacing w:after="0" w:line="240" w:lineRule="auto"/>
        <w:rPr>
          <w:rFonts w:ascii="Times New Roman" w:hAnsi="Times New Roman" w:cs="Times New Roman"/>
        </w:rPr>
        <w:sectPr w:rsidR="004B6540" w:rsidSect="0085582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9DBA1F8" w14:textId="77777777" w:rsidR="006C295C" w:rsidRDefault="006C295C" w:rsidP="005741BB">
      <w:pPr>
        <w:spacing w:after="0" w:line="240" w:lineRule="auto"/>
      </w:pPr>
    </w:p>
    <w:p w14:paraId="2C44352D" w14:textId="77777777" w:rsidR="006C295C" w:rsidRDefault="006C295C" w:rsidP="005741BB">
      <w:pPr>
        <w:spacing w:after="0" w:line="240" w:lineRule="auto"/>
      </w:pPr>
    </w:p>
    <w:p w14:paraId="378CF71D" w14:textId="77777777" w:rsidR="00603694" w:rsidRPr="00603694" w:rsidRDefault="006C295C" w:rsidP="0060369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03694" w:rsidRPr="00603694">
        <w:t>1.</w:t>
      </w:r>
      <w:r w:rsidR="00603694" w:rsidRPr="00603694">
        <w:tab/>
        <w:t>Fung TT, Chiuve SE, McCullough ML, Rexrode KM, Logroscino G, Hu FB. Adherence to a DASH-style diet and risk of coronary heart disease and stroke in women. Arch Intern Med. 2008;168(7):713-20.</w:t>
      </w:r>
    </w:p>
    <w:p w14:paraId="3BFBF8CD" w14:textId="06F53E0E" w:rsidR="0021205C" w:rsidRPr="005741BB" w:rsidRDefault="006C295C" w:rsidP="005741BB">
      <w:pPr>
        <w:spacing w:after="0" w:line="240" w:lineRule="auto"/>
      </w:pPr>
      <w:r>
        <w:fldChar w:fldCharType="end"/>
      </w:r>
      <w:r w:rsidR="00EE72C8">
        <w:fldChar w:fldCharType="begin"/>
      </w:r>
      <w:r w:rsidR="00EE72C8">
        <w:instrText xml:space="preserve"> ADDIN </w:instrText>
      </w:r>
      <w:r w:rsidR="00EE72C8">
        <w:fldChar w:fldCharType="end"/>
      </w:r>
    </w:p>
    <w:sectPr w:rsidR="0021205C" w:rsidRPr="005741BB" w:rsidSect="00E06A5D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6D05E8" w14:textId="77777777" w:rsidR="00EB3926" w:rsidRDefault="00EB3926">
      <w:pPr>
        <w:spacing w:after="0" w:line="240" w:lineRule="auto"/>
      </w:pPr>
      <w:r>
        <w:separator/>
      </w:r>
    </w:p>
  </w:endnote>
  <w:endnote w:type="continuationSeparator" w:id="0">
    <w:p w14:paraId="7EEAC09E" w14:textId="77777777" w:rsidR="00EB3926" w:rsidRDefault="00EB39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254485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AB2DE2" w14:textId="365F1772" w:rsidR="00EB3926" w:rsidRDefault="00EB392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2C39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20BF271" w14:textId="77777777" w:rsidR="00EB3926" w:rsidRDefault="00EB392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008362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AC6D99" w14:textId="7062BBD5" w:rsidR="00EB3926" w:rsidRDefault="00EB392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2C39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31F555EF" w14:textId="77777777" w:rsidR="00EB3926" w:rsidRDefault="00EB392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952FD15" w14:textId="77777777" w:rsidR="00EB3926" w:rsidRDefault="00EB3926">
      <w:pPr>
        <w:spacing w:after="0" w:line="240" w:lineRule="auto"/>
      </w:pPr>
      <w:r>
        <w:separator/>
      </w:r>
    </w:p>
  </w:footnote>
  <w:footnote w:type="continuationSeparator" w:id="0">
    <w:p w14:paraId="47F3E9B3" w14:textId="77777777" w:rsidR="00EB3926" w:rsidRDefault="00EB39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42798"/>
    <w:multiLevelType w:val="hybridMultilevel"/>
    <w:tmpl w:val="4D563B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9832DE0"/>
    <w:multiLevelType w:val="hybridMultilevel"/>
    <w:tmpl w:val="AD3ED5FC"/>
    <w:lvl w:ilvl="0" w:tplc="D7E4E8B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A665627"/>
    <w:multiLevelType w:val="hybridMultilevel"/>
    <w:tmpl w:val="17DEE772"/>
    <w:lvl w:ilvl="0" w:tplc="030AD56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F991100"/>
    <w:multiLevelType w:val="hybridMultilevel"/>
    <w:tmpl w:val="83CA5B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3EF644B"/>
    <w:multiLevelType w:val="hybridMultilevel"/>
    <w:tmpl w:val="748ED0D6"/>
    <w:lvl w:ilvl="0" w:tplc="CBE2420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2"/>
  </w:num>
  <w:num w:numId="5">
    <w:abstractNumId w:val="0"/>
  </w:num>
  <w:num w:numId="6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Ziauddeen N.">
    <w15:presenceInfo w15:providerId="AD" w15:userId="S-1-5-21-2015846570-11164191-355810188-67664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reee0r7v0d02ea00tv2v9g95dvw9f999se&quot;&gt;DASH_refs&lt;record-ids&gt;&lt;item&gt;5&lt;/item&gt;&lt;item&gt;56&lt;/item&gt;&lt;/record-ids&gt;&lt;/item&gt;&lt;/Libraries&gt;"/>
  </w:docVars>
  <w:rsids>
    <w:rsidRoot w:val="00B9392A"/>
    <w:rsid w:val="000114A6"/>
    <w:rsid w:val="00030078"/>
    <w:rsid w:val="000338A9"/>
    <w:rsid w:val="00067D16"/>
    <w:rsid w:val="0007662C"/>
    <w:rsid w:val="00087A61"/>
    <w:rsid w:val="000C24EF"/>
    <w:rsid w:val="00104867"/>
    <w:rsid w:val="00130A4B"/>
    <w:rsid w:val="00143FDF"/>
    <w:rsid w:val="00147FBD"/>
    <w:rsid w:val="001649AB"/>
    <w:rsid w:val="00170A98"/>
    <w:rsid w:val="00181CB0"/>
    <w:rsid w:val="001C2C39"/>
    <w:rsid w:val="001D7340"/>
    <w:rsid w:val="00205FB4"/>
    <w:rsid w:val="0021205C"/>
    <w:rsid w:val="0027233F"/>
    <w:rsid w:val="002768DA"/>
    <w:rsid w:val="00276BED"/>
    <w:rsid w:val="0028081D"/>
    <w:rsid w:val="002A6BF6"/>
    <w:rsid w:val="002C53DD"/>
    <w:rsid w:val="00312FC0"/>
    <w:rsid w:val="00330AD6"/>
    <w:rsid w:val="0033524B"/>
    <w:rsid w:val="00350E92"/>
    <w:rsid w:val="00384F26"/>
    <w:rsid w:val="003A6F67"/>
    <w:rsid w:val="003C18B7"/>
    <w:rsid w:val="003C39AC"/>
    <w:rsid w:val="003C459D"/>
    <w:rsid w:val="003E2413"/>
    <w:rsid w:val="003E61E1"/>
    <w:rsid w:val="003E75E9"/>
    <w:rsid w:val="0045209F"/>
    <w:rsid w:val="00481876"/>
    <w:rsid w:val="004A1C12"/>
    <w:rsid w:val="004A2210"/>
    <w:rsid w:val="004B6540"/>
    <w:rsid w:val="004C2ABA"/>
    <w:rsid w:val="004C67AE"/>
    <w:rsid w:val="004D31EA"/>
    <w:rsid w:val="004F212F"/>
    <w:rsid w:val="005741BB"/>
    <w:rsid w:val="00597EA6"/>
    <w:rsid w:val="005C7441"/>
    <w:rsid w:val="005D798F"/>
    <w:rsid w:val="00603694"/>
    <w:rsid w:val="006067DA"/>
    <w:rsid w:val="00642D77"/>
    <w:rsid w:val="006874B6"/>
    <w:rsid w:val="006C295C"/>
    <w:rsid w:val="006E0399"/>
    <w:rsid w:val="00717458"/>
    <w:rsid w:val="007A0116"/>
    <w:rsid w:val="00800BA1"/>
    <w:rsid w:val="0083528F"/>
    <w:rsid w:val="00842672"/>
    <w:rsid w:val="00855829"/>
    <w:rsid w:val="0086654F"/>
    <w:rsid w:val="00884346"/>
    <w:rsid w:val="00893951"/>
    <w:rsid w:val="008B7898"/>
    <w:rsid w:val="008C05F5"/>
    <w:rsid w:val="00901E25"/>
    <w:rsid w:val="009405CF"/>
    <w:rsid w:val="00953C82"/>
    <w:rsid w:val="0099654D"/>
    <w:rsid w:val="009A5627"/>
    <w:rsid w:val="00A35850"/>
    <w:rsid w:val="00A5375E"/>
    <w:rsid w:val="00A65776"/>
    <w:rsid w:val="00A83A3B"/>
    <w:rsid w:val="00AE1A65"/>
    <w:rsid w:val="00AF1EBA"/>
    <w:rsid w:val="00B13327"/>
    <w:rsid w:val="00B37FA3"/>
    <w:rsid w:val="00B512FC"/>
    <w:rsid w:val="00B62B2E"/>
    <w:rsid w:val="00B9392A"/>
    <w:rsid w:val="00BA2CE9"/>
    <w:rsid w:val="00BA502F"/>
    <w:rsid w:val="00BD30AB"/>
    <w:rsid w:val="00C44AC5"/>
    <w:rsid w:val="00CC7421"/>
    <w:rsid w:val="00CD4079"/>
    <w:rsid w:val="00CD50D1"/>
    <w:rsid w:val="00D131D8"/>
    <w:rsid w:val="00D2565C"/>
    <w:rsid w:val="00D42F7D"/>
    <w:rsid w:val="00D627C9"/>
    <w:rsid w:val="00DA437A"/>
    <w:rsid w:val="00DD12D3"/>
    <w:rsid w:val="00E0126E"/>
    <w:rsid w:val="00E06A5D"/>
    <w:rsid w:val="00E52821"/>
    <w:rsid w:val="00E60880"/>
    <w:rsid w:val="00EB3926"/>
    <w:rsid w:val="00EE72C8"/>
    <w:rsid w:val="00F20574"/>
    <w:rsid w:val="00F243EB"/>
    <w:rsid w:val="00F432E1"/>
    <w:rsid w:val="00F4485F"/>
    <w:rsid w:val="00F5144E"/>
    <w:rsid w:val="00F74FDE"/>
    <w:rsid w:val="00F977EF"/>
    <w:rsid w:val="00FA59BB"/>
    <w:rsid w:val="00FF20CE"/>
    <w:rsid w:val="00FF62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098AC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392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9392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9392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39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392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392A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939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92A"/>
  </w:style>
  <w:style w:type="paragraph" w:styleId="Footer">
    <w:name w:val="footer"/>
    <w:basedOn w:val="Normal"/>
    <w:link w:val="FooterChar"/>
    <w:uiPriority w:val="99"/>
    <w:unhideWhenUsed/>
    <w:rsid w:val="00B939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92A"/>
  </w:style>
  <w:style w:type="table" w:styleId="TableGrid">
    <w:name w:val="Table Grid"/>
    <w:basedOn w:val="TableNormal"/>
    <w:uiPriority w:val="39"/>
    <w:rsid w:val="00B939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9392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939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39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392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39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392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39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392A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5741BB"/>
  </w:style>
  <w:style w:type="character" w:styleId="Strong">
    <w:name w:val="Strong"/>
    <w:basedOn w:val="DefaultParagraphFont"/>
    <w:uiPriority w:val="22"/>
    <w:qFormat/>
    <w:rsid w:val="005741BB"/>
    <w:rPr>
      <w:b/>
      <w:bCs/>
    </w:rPr>
  </w:style>
  <w:style w:type="paragraph" w:styleId="Revision">
    <w:name w:val="Revision"/>
    <w:hidden/>
    <w:uiPriority w:val="99"/>
    <w:semiHidden/>
    <w:rsid w:val="005741BB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392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9392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9392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39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392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392A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939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92A"/>
  </w:style>
  <w:style w:type="paragraph" w:styleId="Footer">
    <w:name w:val="footer"/>
    <w:basedOn w:val="Normal"/>
    <w:link w:val="FooterChar"/>
    <w:uiPriority w:val="99"/>
    <w:unhideWhenUsed/>
    <w:rsid w:val="00B939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92A"/>
  </w:style>
  <w:style w:type="table" w:styleId="TableGrid">
    <w:name w:val="Table Grid"/>
    <w:basedOn w:val="TableNormal"/>
    <w:uiPriority w:val="39"/>
    <w:rsid w:val="00B939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9392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939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39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392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39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392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39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392A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5741BB"/>
  </w:style>
  <w:style w:type="character" w:styleId="Strong">
    <w:name w:val="Strong"/>
    <w:basedOn w:val="DefaultParagraphFont"/>
    <w:uiPriority w:val="22"/>
    <w:qFormat/>
    <w:rsid w:val="005741BB"/>
    <w:rPr>
      <w:b/>
      <w:bCs/>
    </w:rPr>
  </w:style>
  <w:style w:type="paragraph" w:styleId="Revision">
    <w:name w:val="Revision"/>
    <w:hidden/>
    <w:uiPriority w:val="99"/>
    <w:semiHidden/>
    <w:rsid w:val="005741B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66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2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2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5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74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9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0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9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8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8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8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30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0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32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73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01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0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9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8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5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7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36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23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2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18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8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8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78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1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8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54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tif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CE839B5-E535-4309-8331-9E2F8DAE96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8</Pages>
  <Words>1260</Words>
  <Characters>718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NR</Company>
  <LinksUpToDate>false</LinksUpToDate>
  <CharactersWithSpaces>84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e Maddock</dc:creator>
  <cp:lastModifiedBy>Jane Maddock</cp:lastModifiedBy>
  <cp:revision>6</cp:revision>
  <cp:lastPrinted>2017-05-26T16:54:00Z</cp:lastPrinted>
  <dcterms:created xsi:type="dcterms:W3CDTF">2017-09-08T13:07:00Z</dcterms:created>
  <dcterms:modified xsi:type="dcterms:W3CDTF">2017-12-01T09:29:00Z</dcterms:modified>
</cp:coreProperties>
</file>